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0FAF37BC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Pr="00E96352">
        <w:rPr>
          <w:rFonts w:cs="Arial"/>
          <w:bCs/>
          <w:sz w:val="24"/>
          <w:szCs w:val="24"/>
        </w:rPr>
        <w:t>organisms</w:t>
      </w:r>
      <w:r w:rsidR="00C00978" w:rsidRPr="00E96352">
        <w:rPr>
          <w:rFonts w:cs="Arial"/>
          <w:bCs/>
          <w:sz w:val="24"/>
          <w:szCs w:val="24"/>
        </w:rPr>
        <w:t xml:space="preserve"> from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C00978" w:rsidRPr="00E96352">
        <w:rPr>
          <w:rFonts w:cs="Arial"/>
          <w:bCs/>
          <w:sz w:val="24"/>
          <w:szCs w:val="24"/>
        </w:rPr>
        <w:t xml:space="preserve"> to</w:t>
      </w:r>
      <w:r w:rsidRPr="00E96352">
        <w:rPr>
          <w:rFonts w:cs="Arial"/>
          <w:bCs/>
          <w:sz w:val="24"/>
          <w:szCs w:val="24"/>
        </w:rPr>
        <w:t xml:space="preserve"> invertebrates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7D25E4" w:rsidRPr="007D25E4">
        <w:rPr>
          <w:rFonts w:cs="Arial"/>
          <w:bCs/>
          <w:sz w:val="24"/>
          <w:szCs w:val="24"/>
        </w:rPr>
        <w:t>serve as</w:t>
      </w:r>
      <w:r w:rsidR="003C463F" w:rsidRPr="007D25E4">
        <w:rPr>
          <w:rFonts w:cs="Arial"/>
          <w:bCs/>
          <w:sz w:val="24"/>
          <w:szCs w:val="24"/>
        </w:rPr>
        <w:t xml:space="preserve"> 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parents provide parent</w:t>
      </w:r>
      <w:r w:rsidR="00C00978" w:rsidRPr="007D25E4">
        <w:rPr>
          <w:rFonts w:cs="Arial"/>
          <w:bCs/>
          <w:sz w:val="24"/>
          <w:szCs w:val="24"/>
        </w:rPr>
        <w:t>al</w:t>
      </w:r>
      <w:r w:rsidR="005F491F" w:rsidRPr="007D25E4">
        <w:rPr>
          <w:rFonts w:cs="Arial"/>
          <w:bCs/>
          <w:sz w:val="24"/>
          <w:szCs w:val="24"/>
        </w:rPr>
        <w:t xml:space="preserve"> car</w:t>
      </w:r>
      <w:r w:rsidR="00C00978" w:rsidRPr="007D25E4">
        <w:rPr>
          <w:rFonts w:cs="Arial"/>
          <w:bCs/>
          <w:sz w:val="24"/>
          <w:szCs w:val="24"/>
        </w:rPr>
        <w:t>e</w:t>
      </w:r>
      <w:r w:rsidR="005F491F" w:rsidRPr="007D25E4">
        <w:rPr>
          <w:rFonts w:cs="Arial"/>
          <w:bCs/>
          <w:sz w:val="24"/>
          <w:szCs w:val="24"/>
        </w:rPr>
        <w:t xml:space="preserve"> and prepar</w:t>
      </w:r>
      <w:r w:rsidR="00AE12E4" w:rsidRPr="007D25E4">
        <w:rPr>
          <w:rFonts w:cs="Arial"/>
          <w:bCs/>
          <w:sz w:val="24"/>
          <w:szCs w:val="24"/>
        </w:rPr>
        <w:t>e food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5F491F" w:rsidRPr="007D25E4">
        <w:rPr>
          <w:rFonts w:cs="Arial"/>
          <w:bCs/>
          <w:sz w:val="24"/>
          <w:szCs w:val="24"/>
        </w:rPr>
        <w:t>for their offspring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524AB1">
        <w:rPr>
          <w:rFonts w:cs="Arial"/>
          <w:bCs/>
          <w:sz w:val="24"/>
          <w:szCs w:val="24"/>
        </w:rPr>
        <w:t xml:space="preserve">, </w:t>
      </w:r>
      <w:r w:rsidR="00524AB1" w:rsidRPr="00524AB1">
        <w:rPr>
          <w:rFonts w:cs="Arial"/>
          <w:bCs/>
          <w:sz w:val="24"/>
          <w:szCs w:val="24"/>
        </w:rPr>
        <w:t>and carcass attributes can strongly influence the breeding performance of beetles.</w:t>
      </w:r>
    </w:p>
    <w:p w14:paraId="3BC4F101" w14:textId="0C4FDC46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981E37">
        <w:rPr>
          <w:rFonts w:cs="Arial"/>
          <w:bCs/>
          <w:sz w:val="24"/>
          <w:szCs w:val="24"/>
        </w:rPr>
        <w:t xml:space="preserve">Whether there is </w:t>
      </w:r>
      <w:r w:rsidR="00CF6A6A" w:rsidRPr="00F960E2">
        <w:rPr>
          <w:rFonts w:cs="Arial"/>
          <w:bCs/>
          <w:sz w:val="24"/>
          <w:szCs w:val="24"/>
        </w:rPr>
        <w:t>an optimal carcass size for breeding</w:t>
      </w:r>
      <w:r w:rsidR="00223238" w:rsidRPr="00F960E2">
        <w:rPr>
          <w:rFonts w:cs="Arial"/>
          <w:bCs/>
          <w:sz w:val="24"/>
          <w:szCs w:val="24"/>
        </w:rPr>
        <w:t xml:space="preserve"> remains unclear.</w:t>
      </w:r>
    </w:p>
    <w:p w14:paraId="55F0974D" w14:textId="77777777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3A1180" w:rsidRPr="006F06DF">
        <w:rPr>
          <w:rFonts w:cs="Arial"/>
          <w:bCs/>
          <w:sz w:val="24"/>
          <w:szCs w:val="24"/>
        </w:rPr>
        <w:t xml:space="preserve">living in various environments and </w:t>
      </w:r>
      <w:r w:rsidR="00D2027E" w:rsidRPr="006F06DF">
        <w:rPr>
          <w:rFonts w:cs="Arial"/>
          <w:bCs/>
          <w:sz w:val="24"/>
          <w:szCs w:val="24"/>
        </w:rPr>
        <w:t>feeding on diverse die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reared in a controlled </w:t>
      </w:r>
      <w:r w:rsidR="006F06DF" w:rsidRPr="006F06DF">
        <w:rPr>
          <w:rFonts w:cs="Arial"/>
          <w:bCs/>
          <w:sz w:val="24"/>
          <w:szCs w:val="24"/>
        </w:rPr>
        <w:lastRenderedPageBreak/>
        <w:t>environment and fed fixed diets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 past results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>encounter a wide range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09E93CF1" w:rsidR="00644618" w:rsidRPr="001522F8" w:rsidRDefault="00953076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3246D8">
        <w:rPr>
          <w:rFonts w:cs="Arial"/>
          <w:bCs/>
          <w:sz w:val="24"/>
          <w:szCs w:val="24"/>
        </w:rPr>
        <w:t xml:space="preserve">the </w:t>
      </w:r>
      <w:r w:rsidR="00F6440B" w:rsidRPr="00755C0C">
        <w:rPr>
          <w:rFonts w:cs="Arial"/>
          <w:bCs/>
          <w:sz w:val="24"/>
          <w:szCs w:val="24"/>
        </w:rPr>
        <w:t>brood size and larval size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755C0C" w:rsidRPr="00215DAA">
        <w:rPr>
          <w:rFonts w:cs="Arial"/>
          <w:bCs/>
          <w:sz w:val="24"/>
          <w:szCs w:val="24"/>
        </w:rPr>
        <w:t xml:space="preserve">offspring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as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 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F316ED" w:rsidRPr="00724D30">
        <w:rPr>
          <w:rFonts w:cs="Arial"/>
          <w:bCs/>
          <w:sz w:val="24"/>
          <w:szCs w:val="24"/>
        </w:rPr>
        <w:t>are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>
        <w:rPr>
          <w:rFonts w:cs="Arial"/>
          <w:bCs/>
          <w:sz w:val="24"/>
          <w:szCs w:val="24"/>
        </w:rPr>
        <w:t xml:space="preserve">different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C84B84">
        <w:rPr>
          <w:rFonts w:cs="Arial"/>
          <w:bCs/>
          <w:sz w:val="24"/>
          <w:szCs w:val="24"/>
        </w:rPr>
        <w:t xml:space="preserve">can have different </w:t>
      </w:r>
      <w:r w:rsidR="00D431F0" w:rsidRPr="00B049B4">
        <w:rPr>
          <w:rFonts w:cs="Arial"/>
          <w:bCs/>
          <w:sz w:val="24"/>
          <w:szCs w:val="24"/>
        </w:rPr>
        <w:t>resource quality</w:t>
      </w:r>
      <w:r w:rsidR="004D0B07" w:rsidRPr="00B049B4">
        <w:rPr>
          <w:rFonts w:cs="Arial"/>
          <w:bCs/>
          <w:sz w:val="24"/>
          <w:szCs w:val="24"/>
        </w:rPr>
        <w:t>,</w:t>
      </w:r>
      <w:r w:rsidR="007C6F5D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which 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the patterns of </w:t>
      </w:r>
      <w:r w:rsidR="00C84B84">
        <w:rPr>
          <w:rFonts w:cs="Arial"/>
          <w:bCs/>
          <w:sz w:val="24"/>
          <w:szCs w:val="24"/>
        </w:rPr>
        <w:t>offspring</w:t>
      </w:r>
      <w:r w:rsidR="00097600" w:rsidRPr="00B049B4">
        <w:rPr>
          <w:rFonts w:cs="Arial"/>
          <w:bCs/>
          <w:sz w:val="24"/>
          <w:szCs w:val="24"/>
        </w:rPr>
        <w:t xml:space="preserve"> </w:t>
      </w:r>
      <w:r w:rsidR="00097600" w:rsidRPr="00D26703">
        <w:rPr>
          <w:rFonts w:cs="Arial"/>
          <w:bCs/>
          <w:sz w:val="24"/>
          <w:szCs w:val="24"/>
        </w:rPr>
        <w:t>quality-quantity trade-off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1522F8" w:rsidRPr="00D26703">
        <w:rPr>
          <w:rFonts w:cs="Arial"/>
          <w:bCs/>
          <w:sz w:val="24"/>
          <w:szCs w:val="24"/>
        </w:rPr>
        <w:t>conducting experiment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lastRenderedPageBreak/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452ACA96" w14:textId="4189A5F7" w:rsidR="000C72CC" w:rsidRDefault="000C72CC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2397DA01" w:rsidR="000C72CC" w:rsidRPr="00C84818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Examine the relationship between carcass </w:t>
      </w:r>
      <w:r w:rsidR="00E1763D">
        <w:rPr>
          <w:rFonts w:cs="Arial"/>
          <w:bCs/>
          <w:color w:val="FF0000"/>
          <w:sz w:val="24"/>
          <w:szCs w:val="24"/>
        </w:rPr>
        <w:t>weight</w:t>
      </w:r>
      <w:r w:rsidR="006D1C32">
        <w:rPr>
          <w:rFonts w:cs="Arial"/>
          <w:bCs/>
          <w:color w:val="FF0000"/>
          <w:sz w:val="24"/>
          <w:szCs w:val="24"/>
        </w:rPr>
        <w:t xml:space="preserve"> (</w:t>
      </w:r>
      <w:r w:rsidR="00E1763D">
        <w:rPr>
          <w:rFonts w:cs="Arial"/>
          <w:bCs/>
          <w:color w:val="FF0000"/>
          <w:sz w:val="24"/>
          <w:szCs w:val="24"/>
        </w:rPr>
        <w:t>the carcass size</w:t>
      </w:r>
      <w:r w:rsidR="006D1C32">
        <w:rPr>
          <w:rFonts w:cs="Arial"/>
          <w:bCs/>
          <w:color w:val="FF0000"/>
          <w:sz w:val="24"/>
          <w:szCs w:val="24"/>
        </w:rPr>
        <w:t xml:space="preserve"> measure</w:t>
      </w:r>
      <w:r w:rsidR="00E1763D">
        <w:rPr>
          <w:rFonts w:cs="Arial"/>
          <w:bCs/>
          <w:color w:val="FF0000"/>
          <w:sz w:val="24"/>
          <w:szCs w:val="24"/>
        </w:rPr>
        <w:t xml:space="preserve"> </w:t>
      </w:r>
      <w:r w:rsidR="006D1C32">
        <w:rPr>
          <w:rFonts w:cs="Arial"/>
          <w:bCs/>
          <w:color w:val="FF0000"/>
          <w:sz w:val="24"/>
          <w:szCs w:val="24"/>
        </w:rPr>
        <w:t>in this study)</w:t>
      </w:r>
      <w:r>
        <w:rPr>
          <w:rFonts w:cs="Arial"/>
          <w:bCs/>
          <w:color w:val="FF0000"/>
          <w:sz w:val="24"/>
          <w:szCs w:val="24"/>
        </w:rPr>
        <w:t xml:space="preserve"> and breeding outcomes as well as carcass use</w:t>
      </w:r>
      <w:r w:rsidR="00CE4474">
        <w:rPr>
          <w:rFonts w:cs="Arial"/>
          <w:bCs/>
          <w:color w:val="FF0000"/>
          <w:sz w:val="24"/>
          <w:szCs w:val="24"/>
        </w:rPr>
        <w:t xml:space="preserve"> efficiency</w:t>
      </w:r>
      <w:r>
        <w:rPr>
          <w:rFonts w:cs="Arial"/>
          <w:bCs/>
          <w:color w:val="FF0000"/>
          <w:sz w:val="24"/>
          <w:szCs w:val="24"/>
        </w:rPr>
        <w:t xml:space="preserve"> </w:t>
      </w:r>
      <w:r w:rsidR="0089295B">
        <w:rPr>
          <w:rFonts w:cs="Arial"/>
          <w:bCs/>
          <w:color w:val="FF0000"/>
          <w:sz w:val="24"/>
          <w:szCs w:val="24"/>
        </w:rPr>
        <w:t>o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02B83FF2" w14:textId="1149AE10" w:rsidR="00D233BA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 xml:space="preserve">Quantify the nutritional composition of </w:t>
      </w:r>
      <w:r w:rsidR="00FA567A">
        <w:rPr>
          <w:rFonts w:cs="Arial"/>
          <w:bCs/>
          <w:color w:val="FF0000"/>
          <w:sz w:val="24"/>
          <w:szCs w:val="24"/>
        </w:rPr>
        <w:t>different wild carcass taxa</w:t>
      </w:r>
      <w:r w:rsidRPr="00D233BA">
        <w:rPr>
          <w:rFonts w:cs="Arial"/>
          <w:bCs/>
          <w:color w:val="FF0000"/>
          <w:sz w:val="24"/>
          <w:szCs w:val="24"/>
        </w:rPr>
        <w:t xml:space="preserve"> and test the effects on larval growth</w:t>
      </w:r>
    </w:p>
    <w:p w14:paraId="6530FA1A" w14:textId="7295D648" w:rsidR="000C72CC" w:rsidRPr="00D233BA" w:rsidRDefault="000C72CC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>Examine the offspring quality</w:t>
      </w:r>
      <w:r w:rsidR="00AE7EB6">
        <w:rPr>
          <w:rFonts w:cs="Arial"/>
          <w:bCs/>
          <w:color w:val="FF0000"/>
          <w:sz w:val="24"/>
          <w:szCs w:val="24"/>
        </w:rPr>
        <w:t>-</w:t>
      </w:r>
      <w:r w:rsidRPr="00D233BA">
        <w:rPr>
          <w:rFonts w:cs="Arial"/>
          <w:bCs/>
          <w:color w:val="FF0000"/>
          <w:sz w:val="24"/>
          <w:szCs w:val="24"/>
        </w:rPr>
        <w:t xml:space="preserve">quantity trade-off </w:t>
      </w:r>
      <w:r w:rsidR="00BC7477">
        <w:rPr>
          <w:rFonts w:cs="Arial"/>
          <w:bCs/>
          <w:color w:val="FF0000"/>
          <w:sz w:val="24"/>
          <w:szCs w:val="24"/>
        </w:rPr>
        <w:t xml:space="preserve">over a wide range of </w:t>
      </w:r>
      <w:r w:rsidRPr="00D233BA">
        <w:rPr>
          <w:rFonts w:cs="Arial"/>
          <w:bCs/>
          <w:color w:val="FF0000"/>
          <w:sz w:val="24"/>
          <w:szCs w:val="24"/>
        </w:rPr>
        <w:t xml:space="preserve">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Pr="00D233BA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750569BA" w14:textId="08A40D21" w:rsidR="000548EF" w:rsidRPr="000C72C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8D2983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using </w:t>
      </w:r>
      <w:r w:rsidR="00A84AFE" w:rsidRPr="00666EF3">
        <w:rPr>
          <w:rFonts w:cs="Arial"/>
          <w:bCs/>
          <w:sz w:val="24"/>
          <w:szCs w:val="24"/>
        </w:rPr>
        <w:t xml:space="preserve">beetles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666EF3" w:rsidRPr="00532ED2">
        <w:rPr>
          <w:rFonts w:cs="Arial"/>
          <w:bCs/>
          <w:sz w:val="24"/>
          <w:szCs w:val="24"/>
        </w:rPr>
        <w:t>. 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provided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the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 xml:space="preserve">maintained under the same ambient conditions as those in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1338534A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examined the carcass and </w:t>
      </w:r>
      <w:r w:rsidR="00A52A81" w:rsidRPr="00CD197E">
        <w:rPr>
          <w:rFonts w:cs="Arial"/>
          <w:bCs/>
          <w:sz w:val="24"/>
          <w:szCs w:val="24"/>
        </w:rPr>
        <w:t>recorde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 xml:space="preserve">as well as </w:t>
      </w:r>
      <w:r w:rsidR="00AA4293" w:rsidRPr="00CD197E">
        <w:rPr>
          <w:rFonts w:cs="Arial"/>
          <w:bCs/>
          <w:sz w:val="24"/>
          <w:szCs w:val="24"/>
        </w:rPr>
        <w:t>the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lastRenderedPageBreak/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>to estimate the amount of carcass tissue used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 used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77777777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676562" w:rsidRPr="001A181C">
        <w:rPr>
          <w:sz w:val="24"/>
          <w:szCs w:val="24"/>
        </w:rPr>
        <w:t>variabl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s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zero inflation structure in the model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>quadratic relationship</w:t>
      </w:r>
      <w:r w:rsidR="00615FE5" w:rsidRPr="00D047A0">
        <w:rPr>
          <w:sz w:val="24"/>
          <w:szCs w:val="24"/>
        </w:rPr>
        <w:t xml:space="preserve"> existed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>the model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with </w:t>
      </w:r>
      <w:r w:rsidR="00591BCB" w:rsidRPr="00D047A0">
        <w:rPr>
          <w:sz w:val="24"/>
          <w:szCs w:val="24"/>
        </w:rPr>
        <w:lastRenderedPageBreak/>
        <w:t xml:space="preserve">versus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  <w:r w:rsidR="001918E0">
        <w:rPr>
          <w:sz w:val="24"/>
          <w:szCs w:val="24"/>
        </w:rPr>
        <w:t xml:space="preserve"> 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06E6D6E5" w14:textId="730873AA" w:rsidR="009406D1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the </w:t>
      </w:r>
      <w:r>
        <w:rPr>
          <w:color w:val="FF0000"/>
          <w:sz w:val="24"/>
          <w:szCs w:val="24"/>
        </w:rPr>
        <w:t>breeding performance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</w:p>
    <w:p w14:paraId="06D96F81" w14:textId="77777777" w:rsidR="009406D1" w:rsidRPr="000427D7" w:rsidRDefault="009406D1" w:rsidP="009406D1">
      <w:pPr>
        <w:pStyle w:val="ListParagraph"/>
        <w:numPr>
          <w:ilvl w:val="0"/>
          <w:numId w:val="26"/>
        </w:numPr>
        <w:spacing w:line="480" w:lineRule="auto"/>
        <w:rPr>
          <w:color w:val="FF0000"/>
          <w:sz w:val="24"/>
          <w:szCs w:val="24"/>
        </w:rPr>
      </w:pP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 (restrict the carcass weight range to that of reptiles)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19AE34A1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A 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18294CCD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 xml:space="preserve">quantile residuals generated from the function “simulateResiduals()”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“Anova()”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77777777" w:rsidR="00E5419C" w:rsidRDefault="007D121D" w:rsidP="00E5419C">
      <w:pPr>
        <w:spacing w:line="480" w:lineRule="auto"/>
        <w:rPr>
          <w:rFonts w:cs="Arial"/>
          <w:bCs/>
          <w:sz w:val="24"/>
          <w:szCs w:val="24"/>
        </w:rPr>
      </w:pPr>
      <w:r w:rsidRPr="008D4A7C">
        <w:rPr>
          <w:rFonts w:cs="Arial"/>
          <w:bCs/>
          <w:sz w:val="24"/>
          <w:szCs w:val="24"/>
        </w:rPr>
        <w:t>The 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Pr="008D4A7C">
        <w:rPr>
          <w:rFonts w:cs="Arial"/>
          <w:bCs/>
          <w:sz w:val="24"/>
          <w:szCs w:val="24"/>
        </w:rPr>
        <w:t xml:space="preserve"> brood mass: </w:t>
      </w:r>
      <w:r w:rsidRPr="008D4A7C">
        <w:rPr>
          <w:rFonts w:cs="Arial"/>
          <w:bCs/>
          <w:i/>
          <w:iCs/>
          <w:sz w:val="24"/>
          <w:szCs w:val="24"/>
        </w:rPr>
        <w:t>P</w:t>
      </w:r>
      <w:r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 w:rsidR="00B37E93" w:rsidRPr="00B37E93">
        <w:rPr>
          <w:rFonts w:cs="Arial"/>
          <w:bCs/>
          <w:sz w:val="24"/>
          <w:szCs w:val="24"/>
        </w:rPr>
        <w:t>The</w:t>
      </w:r>
      <w:r w:rsidR="006A4748" w:rsidRPr="00B37E93">
        <w:rPr>
          <w:rFonts w:cs="Arial"/>
          <w:bCs/>
          <w:sz w:val="24"/>
          <w:szCs w:val="24"/>
        </w:rPr>
        <w:t xml:space="preserve"> c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3A344C66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75510DA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 w:rsidR="00A202E8">
        <w:rPr>
          <w:rFonts w:cs="Arial"/>
          <w:bCs/>
          <w:i/>
          <w:iCs/>
          <w:color w:val="FF0000"/>
          <w:sz w:val="24"/>
          <w:szCs w:val="24"/>
        </w:rPr>
        <w:t>s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557447EC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Pr="00D34A69">
        <w:rPr>
          <w:rFonts w:cs="Arial"/>
          <w:bCs/>
          <w:color w:val="FF0000"/>
          <w:sz w:val="24"/>
          <w:szCs w:val="24"/>
        </w:rPr>
        <w:t xml:space="preserve">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2BCF788E" w14:textId="2E0D9A4D" w:rsidR="000548EF" w:rsidRPr="00853D38" w:rsidRDefault="005C69CB" w:rsidP="00E442BE">
      <w:pPr>
        <w:spacing w:line="480" w:lineRule="auto"/>
        <w:rPr>
          <w:rFonts w:cs="Arial"/>
          <w:bCs/>
          <w:sz w:val="24"/>
          <w:szCs w:val="24"/>
        </w:rPr>
      </w:pPr>
      <w:r w:rsidRPr="00853D38">
        <w:rPr>
          <w:rFonts w:cs="Arial"/>
          <w:bCs/>
          <w:sz w:val="24"/>
          <w:szCs w:val="24"/>
        </w:rPr>
        <w:t xml:space="preserve">The </w:t>
      </w:r>
      <w:r w:rsidR="00D6547C" w:rsidRPr="00853D38">
        <w:rPr>
          <w:rFonts w:cs="Arial"/>
          <w:bCs/>
          <w:sz w:val="24"/>
          <w:szCs w:val="24"/>
        </w:rPr>
        <w:t>a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>. The trade-off did not depend on carcass source (</w:t>
      </w:r>
      <w:r w:rsidR="009067A9" w:rsidRPr="00853D38">
        <w:rPr>
          <w:rFonts w:cs="Arial"/>
          <w:bCs/>
          <w:sz w:val="24"/>
          <w:szCs w:val="24"/>
        </w:rPr>
        <w:t>larval density × carcass source</w:t>
      </w:r>
      <w:r w:rsidR="009406D1" w:rsidRPr="00853D38">
        <w:rPr>
          <w:rFonts w:cs="Arial"/>
          <w:bCs/>
          <w:sz w:val="24"/>
          <w:szCs w:val="24"/>
        </w:rPr>
        <w:t xml:space="preserve">: </w:t>
      </w:r>
      <w:r w:rsidR="00D34A69" w:rsidRPr="00853D38">
        <w:rPr>
          <w:rFonts w:cs="Arial"/>
          <w:bCs/>
          <w:i/>
          <w:iCs/>
          <w:sz w:val="24"/>
          <w:szCs w:val="24"/>
        </w:rPr>
        <w:t>P</w:t>
      </w:r>
      <w:r w:rsidR="00D34A69" w:rsidRPr="00853D38">
        <w:rPr>
          <w:rFonts w:cs="Arial"/>
          <w:bCs/>
          <w:sz w:val="24"/>
          <w:szCs w:val="24"/>
        </w:rPr>
        <w:t xml:space="preserve"> </w:t>
      </w:r>
      <w:r w:rsidR="009406D1" w:rsidRPr="00853D38">
        <w:rPr>
          <w:rFonts w:cs="Arial"/>
          <w:bCs/>
          <w:sz w:val="24"/>
          <w:szCs w:val="24"/>
        </w:rPr>
        <w:t>=</w:t>
      </w:r>
      <w:r w:rsidR="00D34A69" w:rsidRPr="00853D38">
        <w:rPr>
          <w:rFonts w:cs="Arial"/>
          <w:bCs/>
          <w:sz w:val="24"/>
          <w:szCs w:val="24"/>
        </w:rPr>
        <w:t xml:space="preserve"> 0.</w:t>
      </w:r>
      <w:r w:rsidR="00BF693D" w:rsidRPr="00853D38">
        <w:rPr>
          <w:rFonts w:cs="Arial"/>
          <w:bCs/>
          <w:sz w:val="24"/>
          <w:szCs w:val="24"/>
        </w:rPr>
        <w:t>28</w:t>
      </w:r>
      <w:r w:rsidR="00D34A69" w:rsidRPr="00853D38">
        <w:rPr>
          <w:rFonts w:cs="Arial"/>
          <w:bCs/>
          <w:sz w:val="24"/>
          <w:szCs w:val="24"/>
        </w:rPr>
        <w:t xml:space="preserve">; 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64AB4D13" w14:textId="32A0541E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F04BF7">
        <w:rPr>
          <w:rFonts w:cs="Arial"/>
          <w:bCs/>
          <w:sz w:val="24"/>
          <w:szCs w:val="24"/>
        </w:rPr>
        <w:t xml:space="preserve">We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beetles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 xml:space="preserve">the eggs and larvae on </w:t>
      </w:r>
      <w:r w:rsidR="00DC4C76">
        <w:rPr>
          <w:rFonts w:cs="Arial"/>
          <w:bCs/>
          <w:sz w:val="24"/>
          <w:szCs w:val="24"/>
        </w:rPr>
        <w:t>lab and wild carcasses</w:t>
      </w:r>
      <w:r w:rsidR="002F680F" w:rsidRPr="00883D96">
        <w:rPr>
          <w:rFonts w:cs="Arial"/>
          <w:bCs/>
          <w:sz w:val="24"/>
          <w:szCs w:val="24"/>
        </w:rPr>
        <w:t xml:space="preserve"> experienced similar growing environments.</w:t>
      </w:r>
      <w:r w:rsidR="00885AA6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>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 xml:space="preserve">carcass </w:t>
      </w:r>
      <w:r w:rsidR="002F680F" w:rsidRPr="007063B0">
        <w:rPr>
          <w:rFonts w:cs="Arial"/>
          <w:bCs/>
          <w:sz w:val="24"/>
          <w:szCs w:val="24"/>
        </w:rPr>
        <w:t>sources</w:t>
      </w:r>
      <w:r w:rsidR="00885AA6" w:rsidRPr="007063B0">
        <w:rPr>
          <w:rFonts w:cs="Arial"/>
          <w:bCs/>
          <w:sz w:val="24"/>
          <w:szCs w:val="24"/>
        </w:rPr>
        <w:t xml:space="preserve">. </w:t>
      </w:r>
      <w:r w:rsidR="007063B0" w:rsidRPr="007063B0">
        <w:rPr>
          <w:rFonts w:cs="Arial"/>
          <w:bCs/>
          <w:sz w:val="24"/>
          <w:szCs w:val="24"/>
        </w:rPr>
        <w:t>E</w:t>
      </w:r>
      <w:r w:rsidR="007063B0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</w:t>
      </w:r>
      <w:r w:rsidR="007063B0" w:rsidRPr="007063B0">
        <w:rPr>
          <w:rFonts w:cs="Arial"/>
          <w:bCs/>
          <w:sz w:val="24"/>
          <w:szCs w:val="24"/>
        </w:rPr>
        <w:t xml:space="preserve"> our speculation, as 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offspring </w:t>
      </w:r>
      <w:r w:rsidR="00DC4C76">
        <w:rPr>
          <w:rFonts w:cs="Arial"/>
          <w:bCs/>
          <w:sz w:val="24"/>
          <w:szCs w:val="24"/>
        </w:rPr>
        <w:t>performance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7063B0" w:rsidRPr="007063B0">
        <w:rPr>
          <w:rFonts w:cs="Arial"/>
          <w:bCs/>
          <w:sz w:val="24"/>
          <w:szCs w:val="24"/>
        </w:rPr>
        <w:t xml:space="preserve">. </w:t>
      </w:r>
      <w:r w:rsidR="00672D6A" w:rsidRPr="007063B0">
        <w:rPr>
          <w:rFonts w:cs="Arial"/>
          <w:bCs/>
          <w:sz w:val="24"/>
          <w:szCs w:val="24"/>
        </w:rPr>
        <w:t>The</w:t>
      </w:r>
      <w:r w:rsidR="00395DFB" w:rsidRPr="007063B0">
        <w:rPr>
          <w:rFonts w:cs="Arial"/>
          <w:bCs/>
          <w:sz w:val="24"/>
          <w:szCs w:val="24"/>
        </w:rPr>
        <w:t xml:space="preserve">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 xml:space="preserve">on large carcasses, which may be largely due to </w:t>
      </w:r>
      <w:r w:rsidR="00DC4C76">
        <w:rPr>
          <w:rFonts w:cs="Arial"/>
          <w:bCs/>
          <w:sz w:val="24"/>
          <w:szCs w:val="24"/>
        </w:rPr>
        <w:t xml:space="preserve">the </w:t>
      </w:r>
      <w:r w:rsidR="009F4D1C" w:rsidRPr="00395DFB">
        <w:rPr>
          <w:rFonts w:cs="Arial"/>
          <w:bCs/>
          <w:sz w:val="24"/>
          <w:szCs w:val="24"/>
        </w:rPr>
        <w:t xml:space="preserve">limited sample sizes, whereas the patterns on small and medium carcasses were mostly </w:t>
      </w:r>
      <w:r w:rsidR="009F4D1C" w:rsidRPr="009D42A5">
        <w:rPr>
          <w:rFonts w:cs="Arial"/>
          <w:bCs/>
          <w:sz w:val="24"/>
          <w:szCs w:val="24"/>
        </w:rPr>
        <w:t>similar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>using lab-reared organisms as breeding carcasses</w:t>
      </w:r>
      <w:r w:rsidR="00DC4C76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 xml:space="preserve">to study </w:t>
      </w:r>
      <w:r w:rsidR="009D42A5" w:rsidRPr="009D42A5">
        <w:rPr>
          <w:rFonts w:cs="Arial"/>
          <w:bCs/>
          <w:sz w:val="24"/>
          <w:szCs w:val="24"/>
        </w:rPr>
        <w:t>the reproduction biology of burying beetl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2B79F887" w14:textId="7FCB3089" w:rsidR="00393724" w:rsidRPr="008033D8" w:rsidRDefault="00946D54" w:rsidP="00E442BE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74737257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851E8D4" w14:textId="05A05F44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Limitations and potential caveats]</w:t>
      </w:r>
    </w:p>
    <w:p w14:paraId="52DC1872" w14:textId="483DAAF0" w:rsidR="00950463" w:rsidRDefault="00950463" w:rsidP="00950463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In the wild, multiple parents can have communal brood, and this can better utilize large carcass and affect breeding outcomes</w:t>
      </w:r>
    </w:p>
    <w:p w14:paraId="0A6CCAB8" w14:textId="613FFA9B" w:rsidR="00950463" w:rsidRPr="00E410F3" w:rsidRDefault="00B30AD6" w:rsidP="00E410F3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I</w:t>
      </w:r>
      <w:r w:rsidR="00950463">
        <w:rPr>
          <w:rFonts w:cs="Arial"/>
          <w:bCs/>
          <w:color w:val="FF0000"/>
          <w:sz w:val="24"/>
          <w:szCs w:val="24"/>
        </w:rPr>
        <w:t>n the wild, the beetles face other vertebrate and invertebrate competitors, and these can affect the breeding succes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0DAD78D" w14:textId="7777777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Also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 and XXX conducted the experiments and collected the data</w:t>
      </w:r>
      <w:r w:rsidRPr="006552BE">
        <w:rPr>
          <w:rFonts w:cs="Arial"/>
          <w:bCs/>
          <w:color w:val="0070C0"/>
          <w:sz w:val="24"/>
          <w:szCs w:val="24"/>
        </w:rPr>
        <w:t>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5FCD0C27" w14:textId="77777777" w:rsidR="009903E0" w:rsidRPr="009903E0" w:rsidRDefault="00305466" w:rsidP="009903E0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9903E0" w:rsidRPr="009903E0">
        <w:rPr>
          <w:b/>
          <w:noProof/>
        </w:rPr>
        <w:t>References</w:t>
      </w:r>
    </w:p>
    <w:p w14:paraId="45D62C1F" w14:textId="77777777" w:rsidR="009903E0" w:rsidRPr="009903E0" w:rsidRDefault="009903E0" w:rsidP="009903E0">
      <w:pPr>
        <w:pStyle w:val="EndNoteBibliographyTitle"/>
        <w:rPr>
          <w:b/>
          <w:noProof/>
        </w:rPr>
      </w:pPr>
    </w:p>
    <w:p w14:paraId="5C672CB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lett, J. 1987. Filial cannibalism in burying beetles. Behavioral Ecology and Sociobiology </w:t>
      </w:r>
      <w:r w:rsidRPr="009903E0">
        <w:rPr>
          <w:b/>
          <w:noProof/>
        </w:rPr>
        <w:t>21</w:t>
      </w:r>
      <w:r w:rsidRPr="009903E0">
        <w:rPr>
          <w:noProof/>
        </w:rPr>
        <w:t>:179-183.</w:t>
      </w:r>
    </w:p>
    <w:p w14:paraId="2BA5EA25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9903E0">
        <w:rPr>
          <w:b/>
          <w:noProof/>
        </w:rPr>
        <w:t>22</w:t>
      </w:r>
      <w:r w:rsidRPr="009903E0">
        <w:rPr>
          <w:noProof/>
        </w:rPr>
        <w:t>:429-434.</w:t>
      </w:r>
    </w:p>
    <w:p w14:paraId="0307BB2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9903E0">
        <w:rPr>
          <w:b/>
          <w:noProof/>
        </w:rPr>
        <w:t>171</w:t>
      </w:r>
      <w:r w:rsidRPr="009903E0">
        <w:rPr>
          <w:noProof/>
        </w:rPr>
        <w:t>:761-772.</w:t>
      </w:r>
    </w:p>
    <w:p w14:paraId="69E69A8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oggs, C. L. 2009. Understanding insect life histories and senescence through a resource allocation lens. Functional Ecology </w:t>
      </w:r>
      <w:r w:rsidRPr="009903E0">
        <w:rPr>
          <w:b/>
          <w:noProof/>
        </w:rPr>
        <w:t>23</w:t>
      </w:r>
      <w:r w:rsidRPr="009903E0">
        <w:rPr>
          <w:noProof/>
        </w:rPr>
        <w:t>:27-37.</w:t>
      </w:r>
    </w:p>
    <w:p w14:paraId="2262FFA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9903E0">
        <w:rPr>
          <w:b/>
          <w:noProof/>
        </w:rPr>
        <w:t>9</w:t>
      </w:r>
      <w:r w:rsidRPr="009903E0">
        <w:rPr>
          <w:noProof/>
        </w:rPr>
        <w:t>:378-400.</w:t>
      </w:r>
    </w:p>
    <w:p w14:paraId="53555878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Creighton, J. C. 2005. Population density, body size, and phenotypic plasticity of brood size in a burying beetle. Behavioral Ecology </w:t>
      </w:r>
      <w:r w:rsidRPr="009903E0">
        <w:rPr>
          <w:b/>
          <w:noProof/>
        </w:rPr>
        <w:t>16</w:t>
      </w:r>
      <w:r w:rsidRPr="009903E0">
        <w:rPr>
          <w:noProof/>
        </w:rPr>
        <w:t>:1031-1036.</w:t>
      </w:r>
    </w:p>
    <w:p w14:paraId="1CA7AB6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Eggert, A.-K., and J. K. Müller. 1992. Joint breeding in female burying beetles. Behavioral Ecology and Sociobiology </w:t>
      </w:r>
      <w:r w:rsidRPr="009903E0">
        <w:rPr>
          <w:b/>
          <w:noProof/>
        </w:rPr>
        <w:t>31</w:t>
      </w:r>
      <w:r w:rsidRPr="009903E0">
        <w:rPr>
          <w:noProof/>
        </w:rPr>
        <w:t>:237-242.</w:t>
      </w:r>
    </w:p>
    <w:p w14:paraId="0DA4628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9903E0">
        <w:rPr>
          <w:b/>
          <w:noProof/>
        </w:rPr>
        <w:t>55</w:t>
      </w:r>
      <w:r w:rsidRPr="009903E0">
        <w:rPr>
          <w:noProof/>
        </w:rPr>
        <w:t>:97-107.</w:t>
      </w:r>
    </w:p>
    <w:p w14:paraId="2A0FF4D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Fox, J., and S. Weisberg. 2019. An R Companion to Applied Regression. Third edition. Sage, Thousand Oaks CA.</w:t>
      </w:r>
    </w:p>
    <w:p w14:paraId="6BF5F42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Hartig, F. 2022. DHARMa: Residual Diagnostics for Hierarchical (Multi-Level / Mixed) Regression Models.</w:t>
      </w:r>
    </w:p>
    <w:p w14:paraId="2E4E886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9903E0">
        <w:rPr>
          <w:b/>
          <w:noProof/>
        </w:rPr>
        <w:t>41</w:t>
      </w:r>
      <w:r w:rsidRPr="009903E0">
        <w:rPr>
          <w:noProof/>
        </w:rPr>
        <w:t>:96-104.</w:t>
      </w:r>
    </w:p>
    <w:p w14:paraId="1582296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May, E. M., and R. W. El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>Sabaawi. 2022. Life stage and taxonomy the most important factors determining vertebrate stoichiometry: A meta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analysis. Ecology and Evolution </w:t>
      </w:r>
      <w:r w:rsidRPr="009903E0">
        <w:rPr>
          <w:b/>
          <w:noProof/>
        </w:rPr>
        <w:t>12</w:t>
      </w:r>
      <w:r w:rsidRPr="009903E0">
        <w:rPr>
          <w:noProof/>
        </w:rPr>
        <w:t>:e9354.</w:t>
      </w:r>
    </w:p>
    <w:p w14:paraId="7A790A58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Monteith, K. M., C. Andrews, and P. T. Smiseth. 2012. Post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9903E0">
        <w:rPr>
          <w:b/>
          <w:noProof/>
        </w:rPr>
        <w:t>25</w:t>
      </w:r>
      <w:r w:rsidRPr="009903E0">
        <w:rPr>
          <w:noProof/>
        </w:rPr>
        <w:t>:1815-1822.</w:t>
      </w:r>
    </w:p>
    <w:p w14:paraId="51A059A0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9903E0">
        <w:rPr>
          <w:b/>
          <w:noProof/>
        </w:rPr>
        <w:t>3</w:t>
      </w:r>
      <w:r w:rsidRPr="009903E0">
        <w:rPr>
          <w:noProof/>
        </w:rPr>
        <w:t>: 265–270.</w:t>
      </w:r>
    </w:p>
    <w:p w14:paraId="73505D6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lastRenderedPageBreak/>
        <w:t>R Core Team. 2024. R: A Language and Environment for Statistical Computing. Vienna, Austria.</w:t>
      </w:r>
    </w:p>
    <w:p w14:paraId="2EEDF9B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Richardson, J., and P. T. Smiseth. 2020. Effects of variation in resource acquisition during different stages of the life cycle on lif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>history traits and trad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offs in a burying beetle. Journal of evolutionary biology </w:t>
      </w:r>
      <w:r w:rsidRPr="009903E0">
        <w:rPr>
          <w:b/>
          <w:noProof/>
        </w:rPr>
        <w:t>32</w:t>
      </w:r>
      <w:r w:rsidRPr="009903E0">
        <w:rPr>
          <w:noProof/>
        </w:rPr>
        <w:t>:19-30.</w:t>
      </w:r>
    </w:p>
    <w:p w14:paraId="5A32A874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9903E0">
        <w:rPr>
          <w:b/>
          <w:noProof/>
        </w:rPr>
        <w:t>105</w:t>
      </w:r>
      <w:r w:rsidRPr="009903E0">
        <w:rPr>
          <w:noProof/>
        </w:rPr>
        <w:t>:17890-17895.</w:t>
      </w:r>
    </w:p>
    <w:p w14:paraId="2CA101A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ott, M. P. 1998. The ecology and behavior of burying beetles. Annual review of entomology </w:t>
      </w:r>
      <w:r w:rsidRPr="009903E0">
        <w:rPr>
          <w:b/>
          <w:noProof/>
        </w:rPr>
        <w:t>43</w:t>
      </w:r>
      <w:r w:rsidRPr="009903E0">
        <w:rPr>
          <w:noProof/>
        </w:rPr>
        <w:t>:595-618.</w:t>
      </w:r>
    </w:p>
    <w:p w14:paraId="6741B1A1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9903E0">
        <w:rPr>
          <w:b/>
          <w:noProof/>
        </w:rPr>
        <w:t>39</w:t>
      </w:r>
      <w:r w:rsidRPr="009903E0">
        <w:rPr>
          <w:noProof/>
        </w:rPr>
        <w:t>:274-283.</w:t>
      </w:r>
    </w:p>
    <w:p w14:paraId="1777A11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riber, J., and F. Slansky Jr. 1981. The nutritional ecology of immature insects. Annual review of entomology </w:t>
      </w:r>
      <w:r w:rsidRPr="009903E0">
        <w:rPr>
          <w:b/>
          <w:noProof/>
        </w:rPr>
        <w:t>26</w:t>
      </w:r>
      <w:r w:rsidRPr="009903E0">
        <w:rPr>
          <w:noProof/>
        </w:rPr>
        <w:t>:183-211.</w:t>
      </w:r>
    </w:p>
    <w:p w14:paraId="427F1DE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9903E0">
        <w:rPr>
          <w:b/>
          <w:noProof/>
        </w:rPr>
        <w:t>115</w:t>
      </w:r>
      <w:r w:rsidRPr="009903E0">
        <w:rPr>
          <w:noProof/>
        </w:rPr>
        <w:t>:11274-11279.</w:t>
      </w:r>
    </w:p>
    <w:p w14:paraId="0E73848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Smiseth, P. T., C. P. Andrews, S. N. Mattey, and R. Mooney. 2014. Phenotypic variation in resource acquisition influences trad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off between number and mass of offspring in a burying beetle. Journal of Zoology </w:t>
      </w:r>
      <w:r w:rsidRPr="009903E0">
        <w:rPr>
          <w:b/>
          <w:noProof/>
        </w:rPr>
        <w:t>293</w:t>
      </w:r>
      <w:r w:rsidRPr="009903E0">
        <w:rPr>
          <w:noProof/>
        </w:rPr>
        <w:t>:80-83.</w:t>
      </w:r>
    </w:p>
    <w:p w14:paraId="79F1F52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9903E0">
        <w:rPr>
          <w:b/>
          <w:noProof/>
        </w:rPr>
        <w:t>11</w:t>
      </w:r>
      <w:r w:rsidRPr="009903E0">
        <w:rPr>
          <w:noProof/>
        </w:rPr>
        <w:t>:e03063.</w:t>
      </w:r>
    </w:p>
    <w:p w14:paraId="60A15B2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essier, A. J., and N. L. Consolatti. 1991. Resource quantity and offspring quality in Daphnia. Ecology </w:t>
      </w:r>
      <w:r w:rsidRPr="009903E0">
        <w:rPr>
          <w:b/>
          <w:noProof/>
        </w:rPr>
        <w:t>72</w:t>
      </w:r>
      <w:r w:rsidRPr="009903E0">
        <w:rPr>
          <w:noProof/>
        </w:rPr>
        <w:t>:468-478.</w:t>
      </w:r>
    </w:p>
    <w:p w14:paraId="60A6332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9903E0">
        <w:rPr>
          <w:b/>
          <w:noProof/>
        </w:rPr>
        <w:t>23</w:t>
      </w:r>
      <w:r w:rsidRPr="009903E0">
        <w:rPr>
          <w:noProof/>
        </w:rPr>
        <w:t>:7-12.</w:t>
      </w:r>
    </w:p>
    <w:p w14:paraId="5B49094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rumbo, S. T. 1990. Regulation of brood size in a burying beetle, Nicrophorus tomentosus (Silphidae). Journal of Insect Behavior </w:t>
      </w:r>
      <w:r w:rsidRPr="009903E0">
        <w:rPr>
          <w:b/>
          <w:noProof/>
        </w:rPr>
        <w:t>3</w:t>
      </w:r>
      <w:r w:rsidRPr="009903E0">
        <w:rPr>
          <w:noProof/>
        </w:rPr>
        <w:t>:491-500.</w:t>
      </w:r>
    </w:p>
    <w:p w14:paraId="67C9461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9903E0">
        <w:rPr>
          <w:b/>
          <w:noProof/>
        </w:rPr>
        <w:t>17</w:t>
      </w:r>
      <w:r w:rsidRPr="009903E0">
        <w:rPr>
          <w:noProof/>
        </w:rPr>
        <w:t>:289-298.</w:t>
      </w:r>
    </w:p>
    <w:p w14:paraId="3602927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Weldon, L., S. Abolins, L. Lenzi, C. Bourne, E. M. Riley, and M. Viney. 2015. The gut microbiota of wild mice. PLoS One </w:t>
      </w:r>
      <w:r w:rsidRPr="009903E0">
        <w:rPr>
          <w:b/>
          <w:noProof/>
        </w:rPr>
        <w:t>10</w:t>
      </w:r>
      <w:r w:rsidRPr="009903E0">
        <w:rPr>
          <w:noProof/>
        </w:rPr>
        <w:t>:e0134643.</w:t>
      </w:r>
    </w:p>
    <w:p w14:paraId="3BB37F1B" w14:textId="77777777" w:rsidR="009903E0" w:rsidRPr="009903E0" w:rsidRDefault="009903E0" w:rsidP="009903E0">
      <w:pPr>
        <w:pStyle w:val="EndNoteBibliography"/>
        <w:ind w:left="720" w:hanging="720"/>
        <w:rPr>
          <w:noProof/>
        </w:rPr>
      </w:pPr>
      <w:r w:rsidRPr="009903E0">
        <w:rPr>
          <w:noProof/>
        </w:rPr>
        <w:lastRenderedPageBreak/>
        <w:t xml:space="preserve">Woelber, B. K., C. L. Hall, and D. R. Howard. 2018. Environmental cues influence parental brood structure decisions in the burying beetle Nicrophorus marginatus. Journal of ethology </w:t>
      </w:r>
      <w:r w:rsidRPr="009903E0">
        <w:rPr>
          <w:b/>
          <w:noProof/>
        </w:rPr>
        <w:t>36</w:t>
      </w:r>
      <w:r w:rsidRPr="009903E0">
        <w:rPr>
          <w:noProof/>
        </w:rPr>
        <w:t>:55-64.</w:t>
      </w:r>
    </w:p>
    <w:p w14:paraId="6855A306" w14:textId="1BB9A31E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5243562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 xml:space="preserve">of the burying beetle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04510F24" w14:textId="7CE87EDB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>Nutritional composition</w:t>
      </w:r>
      <w:r w:rsidR="00A202E8">
        <w:rPr>
          <w:rFonts w:cs="Arial"/>
          <w:color w:val="FF0000"/>
          <w:sz w:val="24"/>
          <w:szCs w:val="24"/>
        </w:rPr>
        <w:t>s</w:t>
      </w:r>
      <w:r w:rsidR="0077082A" w:rsidRPr="00501B34">
        <w:rPr>
          <w:rFonts w:cs="Arial"/>
          <w:color w:val="FF0000"/>
          <w:sz w:val="24"/>
          <w:szCs w:val="24"/>
        </w:rPr>
        <w:t xml:space="preserve">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8C7CA7D" w14:textId="77777777" w:rsidR="00073B31" w:rsidRDefault="00073B31">
      <w:pPr>
        <w:spacing w:line="240" w:lineRule="auto"/>
      </w:pPr>
      <w:r>
        <w:separator/>
      </w:r>
    </w:p>
  </w:endnote>
  <w:endnote w:type="continuationSeparator" w:id="0">
    <w:p w14:paraId="22B84C63" w14:textId="77777777" w:rsidR="00073B31" w:rsidRDefault="00073B3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979EEE7" w14:textId="77777777" w:rsidR="00073B31" w:rsidRDefault="00073B31">
      <w:pPr>
        <w:spacing w:after="0"/>
      </w:pPr>
      <w:r>
        <w:separator/>
      </w:r>
    </w:p>
  </w:footnote>
  <w:footnote w:type="continuationSeparator" w:id="0">
    <w:p w14:paraId="19C413DB" w14:textId="77777777" w:rsidR="00073B31" w:rsidRDefault="00073B31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proofState w:spelling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/record-ids&gt;&lt;/item&gt;&lt;/Libraries&gt;"/>
  </w:docVars>
  <w:rsids>
    <w:rsidRoot w:val="000F09C9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329A5"/>
    <w:rsid w:val="000329CE"/>
    <w:rsid w:val="00033750"/>
    <w:rsid w:val="000401FF"/>
    <w:rsid w:val="000427D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6289A"/>
    <w:rsid w:val="0006601E"/>
    <w:rsid w:val="00067971"/>
    <w:rsid w:val="00067EB0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1CD9"/>
    <w:rsid w:val="00150651"/>
    <w:rsid w:val="00150E8A"/>
    <w:rsid w:val="001522F8"/>
    <w:rsid w:val="001555D4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9EE"/>
    <w:rsid w:val="00184ADA"/>
    <w:rsid w:val="00186930"/>
    <w:rsid w:val="00186B6C"/>
    <w:rsid w:val="0018777D"/>
    <w:rsid w:val="001878DE"/>
    <w:rsid w:val="00187A37"/>
    <w:rsid w:val="00191872"/>
    <w:rsid w:val="001918E0"/>
    <w:rsid w:val="001930B4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8A6"/>
    <w:rsid w:val="001B4C44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4EC5"/>
    <w:rsid w:val="001D6A87"/>
    <w:rsid w:val="001D7A7F"/>
    <w:rsid w:val="001D7CE4"/>
    <w:rsid w:val="001E2029"/>
    <w:rsid w:val="001E2928"/>
    <w:rsid w:val="001E39DA"/>
    <w:rsid w:val="001E3BA2"/>
    <w:rsid w:val="001E5FF3"/>
    <w:rsid w:val="001F0AA7"/>
    <w:rsid w:val="001F0B4C"/>
    <w:rsid w:val="001F1C14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E88"/>
    <w:rsid w:val="00223238"/>
    <w:rsid w:val="00225C1E"/>
    <w:rsid w:val="00225E85"/>
    <w:rsid w:val="002260B6"/>
    <w:rsid w:val="00237A87"/>
    <w:rsid w:val="00241AF0"/>
    <w:rsid w:val="00242411"/>
    <w:rsid w:val="00244ABB"/>
    <w:rsid w:val="00244D81"/>
    <w:rsid w:val="00244E5D"/>
    <w:rsid w:val="00245146"/>
    <w:rsid w:val="00245F38"/>
    <w:rsid w:val="00251B2A"/>
    <w:rsid w:val="002536E2"/>
    <w:rsid w:val="00256406"/>
    <w:rsid w:val="00261F7C"/>
    <w:rsid w:val="0026284F"/>
    <w:rsid w:val="00264F93"/>
    <w:rsid w:val="00265D92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F132F"/>
    <w:rsid w:val="002F1FC8"/>
    <w:rsid w:val="002F30FF"/>
    <w:rsid w:val="002F3BE8"/>
    <w:rsid w:val="002F5473"/>
    <w:rsid w:val="002F680F"/>
    <w:rsid w:val="002F6866"/>
    <w:rsid w:val="0030058C"/>
    <w:rsid w:val="00302391"/>
    <w:rsid w:val="00302535"/>
    <w:rsid w:val="00303ECC"/>
    <w:rsid w:val="00305466"/>
    <w:rsid w:val="00305715"/>
    <w:rsid w:val="003068AA"/>
    <w:rsid w:val="0031087A"/>
    <w:rsid w:val="00313E1C"/>
    <w:rsid w:val="00321336"/>
    <w:rsid w:val="00321A40"/>
    <w:rsid w:val="003244AB"/>
    <w:rsid w:val="003246D8"/>
    <w:rsid w:val="0032719D"/>
    <w:rsid w:val="00327B89"/>
    <w:rsid w:val="00332DB7"/>
    <w:rsid w:val="0033363A"/>
    <w:rsid w:val="00334BB0"/>
    <w:rsid w:val="0033502E"/>
    <w:rsid w:val="00337400"/>
    <w:rsid w:val="0033760E"/>
    <w:rsid w:val="003401EB"/>
    <w:rsid w:val="00340C8D"/>
    <w:rsid w:val="00341288"/>
    <w:rsid w:val="00343A3C"/>
    <w:rsid w:val="00345F1A"/>
    <w:rsid w:val="00352EEB"/>
    <w:rsid w:val="003536CB"/>
    <w:rsid w:val="00353F58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30E8"/>
    <w:rsid w:val="003C44B5"/>
    <w:rsid w:val="003C463F"/>
    <w:rsid w:val="003C6956"/>
    <w:rsid w:val="003D0B38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11797"/>
    <w:rsid w:val="0041256E"/>
    <w:rsid w:val="004148F8"/>
    <w:rsid w:val="004167E5"/>
    <w:rsid w:val="004213CC"/>
    <w:rsid w:val="00421560"/>
    <w:rsid w:val="00421D78"/>
    <w:rsid w:val="004233D1"/>
    <w:rsid w:val="00423B72"/>
    <w:rsid w:val="00424C27"/>
    <w:rsid w:val="0042758C"/>
    <w:rsid w:val="00430453"/>
    <w:rsid w:val="00431E01"/>
    <w:rsid w:val="00431F0A"/>
    <w:rsid w:val="0043203B"/>
    <w:rsid w:val="004336A6"/>
    <w:rsid w:val="00435839"/>
    <w:rsid w:val="004367EA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73E"/>
    <w:rsid w:val="00487A63"/>
    <w:rsid w:val="00487B0E"/>
    <w:rsid w:val="004904FA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C0D11"/>
    <w:rsid w:val="004C1272"/>
    <w:rsid w:val="004C4EDD"/>
    <w:rsid w:val="004C63CF"/>
    <w:rsid w:val="004C73BE"/>
    <w:rsid w:val="004C7F04"/>
    <w:rsid w:val="004D0B07"/>
    <w:rsid w:val="004D5765"/>
    <w:rsid w:val="004E00B5"/>
    <w:rsid w:val="004E14D1"/>
    <w:rsid w:val="004E1694"/>
    <w:rsid w:val="004E405F"/>
    <w:rsid w:val="004E43EA"/>
    <w:rsid w:val="004E59DC"/>
    <w:rsid w:val="004E78AB"/>
    <w:rsid w:val="004F2F39"/>
    <w:rsid w:val="00501B34"/>
    <w:rsid w:val="005109AE"/>
    <w:rsid w:val="00510B56"/>
    <w:rsid w:val="00512C1D"/>
    <w:rsid w:val="00515793"/>
    <w:rsid w:val="00521617"/>
    <w:rsid w:val="00524AB1"/>
    <w:rsid w:val="005322F4"/>
    <w:rsid w:val="00532ED2"/>
    <w:rsid w:val="00533266"/>
    <w:rsid w:val="00535466"/>
    <w:rsid w:val="005374A1"/>
    <w:rsid w:val="00540010"/>
    <w:rsid w:val="00545556"/>
    <w:rsid w:val="005505F8"/>
    <w:rsid w:val="0055261F"/>
    <w:rsid w:val="00554C15"/>
    <w:rsid w:val="00560269"/>
    <w:rsid w:val="005607B5"/>
    <w:rsid w:val="00561880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7C1B"/>
    <w:rsid w:val="00587C9B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F9D"/>
    <w:rsid w:val="005C5EC3"/>
    <w:rsid w:val="005C66C7"/>
    <w:rsid w:val="005C69CB"/>
    <w:rsid w:val="005C7B59"/>
    <w:rsid w:val="005D082F"/>
    <w:rsid w:val="005E0277"/>
    <w:rsid w:val="005E3ECB"/>
    <w:rsid w:val="005E3FAE"/>
    <w:rsid w:val="005F491F"/>
    <w:rsid w:val="005F5CCA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986"/>
    <w:rsid w:val="00640711"/>
    <w:rsid w:val="00640BC3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71240"/>
    <w:rsid w:val="00672D6A"/>
    <w:rsid w:val="006733BA"/>
    <w:rsid w:val="00676562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43A6"/>
    <w:rsid w:val="006A4748"/>
    <w:rsid w:val="006A5B0F"/>
    <w:rsid w:val="006A706F"/>
    <w:rsid w:val="006B1300"/>
    <w:rsid w:val="006B1CB8"/>
    <w:rsid w:val="006B65B5"/>
    <w:rsid w:val="006B7035"/>
    <w:rsid w:val="006C00FE"/>
    <w:rsid w:val="006C3F66"/>
    <w:rsid w:val="006C5B98"/>
    <w:rsid w:val="006C699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9F7"/>
    <w:rsid w:val="006F6C8C"/>
    <w:rsid w:val="0070035D"/>
    <w:rsid w:val="0070138C"/>
    <w:rsid w:val="007017F1"/>
    <w:rsid w:val="00701F2D"/>
    <w:rsid w:val="0070306A"/>
    <w:rsid w:val="007052D0"/>
    <w:rsid w:val="007063B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1EDA"/>
    <w:rsid w:val="007221FC"/>
    <w:rsid w:val="00724D30"/>
    <w:rsid w:val="00727554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602"/>
    <w:rsid w:val="00750A88"/>
    <w:rsid w:val="0075478B"/>
    <w:rsid w:val="00755623"/>
    <w:rsid w:val="00755C0C"/>
    <w:rsid w:val="00760C29"/>
    <w:rsid w:val="007639DF"/>
    <w:rsid w:val="0077082A"/>
    <w:rsid w:val="007717E1"/>
    <w:rsid w:val="00772398"/>
    <w:rsid w:val="00773E83"/>
    <w:rsid w:val="007746D8"/>
    <w:rsid w:val="00774948"/>
    <w:rsid w:val="007758D8"/>
    <w:rsid w:val="00776148"/>
    <w:rsid w:val="007841C9"/>
    <w:rsid w:val="00784E92"/>
    <w:rsid w:val="007865F2"/>
    <w:rsid w:val="00786986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6F5D"/>
    <w:rsid w:val="007C7FD2"/>
    <w:rsid w:val="007D121D"/>
    <w:rsid w:val="007D25E4"/>
    <w:rsid w:val="007D4E0E"/>
    <w:rsid w:val="007D5192"/>
    <w:rsid w:val="007D797A"/>
    <w:rsid w:val="007D7C63"/>
    <w:rsid w:val="007E0BA9"/>
    <w:rsid w:val="007E226B"/>
    <w:rsid w:val="007E2AC3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45EF"/>
    <w:rsid w:val="007F48F8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20A57"/>
    <w:rsid w:val="00824F90"/>
    <w:rsid w:val="0082655C"/>
    <w:rsid w:val="00827E05"/>
    <w:rsid w:val="00832EA9"/>
    <w:rsid w:val="00835AFE"/>
    <w:rsid w:val="00836491"/>
    <w:rsid w:val="008365C7"/>
    <w:rsid w:val="00837A43"/>
    <w:rsid w:val="00837C63"/>
    <w:rsid w:val="00837F3E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5AA6"/>
    <w:rsid w:val="00886288"/>
    <w:rsid w:val="00887B72"/>
    <w:rsid w:val="00890E50"/>
    <w:rsid w:val="00892244"/>
    <w:rsid w:val="0089295B"/>
    <w:rsid w:val="008949FD"/>
    <w:rsid w:val="00896DBC"/>
    <w:rsid w:val="008A0707"/>
    <w:rsid w:val="008A3E4F"/>
    <w:rsid w:val="008A5262"/>
    <w:rsid w:val="008B1604"/>
    <w:rsid w:val="008B350E"/>
    <w:rsid w:val="008B4C24"/>
    <w:rsid w:val="008B62E6"/>
    <w:rsid w:val="008B78FC"/>
    <w:rsid w:val="008C58F6"/>
    <w:rsid w:val="008C5D5B"/>
    <w:rsid w:val="008D0D9A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7221"/>
    <w:rsid w:val="009001D4"/>
    <w:rsid w:val="009011B1"/>
    <w:rsid w:val="00903371"/>
    <w:rsid w:val="00904D5D"/>
    <w:rsid w:val="009053BB"/>
    <w:rsid w:val="009067A9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406D1"/>
    <w:rsid w:val="00941C17"/>
    <w:rsid w:val="009434C0"/>
    <w:rsid w:val="00943964"/>
    <w:rsid w:val="009455E1"/>
    <w:rsid w:val="00945C29"/>
    <w:rsid w:val="00946D54"/>
    <w:rsid w:val="00946FAA"/>
    <w:rsid w:val="009502C5"/>
    <w:rsid w:val="00950463"/>
    <w:rsid w:val="00953076"/>
    <w:rsid w:val="00953EC4"/>
    <w:rsid w:val="009556E3"/>
    <w:rsid w:val="00955771"/>
    <w:rsid w:val="009566C6"/>
    <w:rsid w:val="00956A19"/>
    <w:rsid w:val="0096177F"/>
    <w:rsid w:val="009634FF"/>
    <w:rsid w:val="00967C90"/>
    <w:rsid w:val="00970236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03E0"/>
    <w:rsid w:val="00991FC7"/>
    <w:rsid w:val="0099221D"/>
    <w:rsid w:val="009930F7"/>
    <w:rsid w:val="009959E8"/>
    <w:rsid w:val="00996270"/>
    <w:rsid w:val="00997920"/>
    <w:rsid w:val="009A4870"/>
    <w:rsid w:val="009A4B8D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2A5B"/>
    <w:rsid w:val="009D42A5"/>
    <w:rsid w:val="009D5BDB"/>
    <w:rsid w:val="009D6524"/>
    <w:rsid w:val="009E1014"/>
    <w:rsid w:val="009E1C69"/>
    <w:rsid w:val="009E270A"/>
    <w:rsid w:val="009E28A2"/>
    <w:rsid w:val="009E3CE3"/>
    <w:rsid w:val="009E4135"/>
    <w:rsid w:val="009E4B06"/>
    <w:rsid w:val="009E4D25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2654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AC1"/>
    <w:rsid w:val="00A67D3A"/>
    <w:rsid w:val="00A70274"/>
    <w:rsid w:val="00A73A4C"/>
    <w:rsid w:val="00A80AAE"/>
    <w:rsid w:val="00A81D1C"/>
    <w:rsid w:val="00A821B9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844"/>
    <w:rsid w:val="00AA2E0C"/>
    <w:rsid w:val="00AA40A8"/>
    <w:rsid w:val="00AA4293"/>
    <w:rsid w:val="00AA50F7"/>
    <w:rsid w:val="00AA6BF4"/>
    <w:rsid w:val="00AB1192"/>
    <w:rsid w:val="00AB1A3E"/>
    <w:rsid w:val="00AB3695"/>
    <w:rsid w:val="00AB4638"/>
    <w:rsid w:val="00AC0B06"/>
    <w:rsid w:val="00AC130E"/>
    <w:rsid w:val="00AC1FCD"/>
    <w:rsid w:val="00AC2493"/>
    <w:rsid w:val="00AC5FE5"/>
    <w:rsid w:val="00AC625E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4606"/>
    <w:rsid w:val="00AE6F29"/>
    <w:rsid w:val="00AE7EB6"/>
    <w:rsid w:val="00AF3F7B"/>
    <w:rsid w:val="00AF4C14"/>
    <w:rsid w:val="00AF5918"/>
    <w:rsid w:val="00B0215A"/>
    <w:rsid w:val="00B03779"/>
    <w:rsid w:val="00B03960"/>
    <w:rsid w:val="00B049B4"/>
    <w:rsid w:val="00B05BCB"/>
    <w:rsid w:val="00B070E4"/>
    <w:rsid w:val="00B13564"/>
    <w:rsid w:val="00B16901"/>
    <w:rsid w:val="00B21846"/>
    <w:rsid w:val="00B24079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7CA7"/>
    <w:rsid w:val="00B505DA"/>
    <w:rsid w:val="00B53142"/>
    <w:rsid w:val="00B53B55"/>
    <w:rsid w:val="00B56AE4"/>
    <w:rsid w:val="00B60E5E"/>
    <w:rsid w:val="00B61519"/>
    <w:rsid w:val="00B6269E"/>
    <w:rsid w:val="00B65102"/>
    <w:rsid w:val="00B673D5"/>
    <w:rsid w:val="00B67901"/>
    <w:rsid w:val="00B70885"/>
    <w:rsid w:val="00B72EB2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4BFC"/>
    <w:rsid w:val="00BA6EDD"/>
    <w:rsid w:val="00BA7299"/>
    <w:rsid w:val="00BB29B2"/>
    <w:rsid w:val="00BB49EA"/>
    <w:rsid w:val="00BB5435"/>
    <w:rsid w:val="00BB74A5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49B7"/>
    <w:rsid w:val="00C04B53"/>
    <w:rsid w:val="00C05DAA"/>
    <w:rsid w:val="00C102EA"/>
    <w:rsid w:val="00C10726"/>
    <w:rsid w:val="00C136CB"/>
    <w:rsid w:val="00C15138"/>
    <w:rsid w:val="00C21510"/>
    <w:rsid w:val="00C277D5"/>
    <w:rsid w:val="00C3315D"/>
    <w:rsid w:val="00C343AE"/>
    <w:rsid w:val="00C3683F"/>
    <w:rsid w:val="00C408EF"/>
    <w:rsid w:val="00C41C6E"/>
    <w:rsid w:val="00C45D6C"/>
    <w:rsid w:val="00C461EA"/>
    <w:rsid w:val="00C5141B"/>
    <w:rsid w:val="00C522FA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B73EF"/>
    <w:rsid w:val="00CC4681"/>
    <w:rsid w:val="00CC671C"/>
    <w:rsid w:val="00CC7E00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AC2"/>
    <w:rsid w:val="00DA155B"/>
    <w:rsid w:val="00DA333E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C76"/>
    <w:rsid w:val="00DC4E46"/>
    <w:rsid w:val="00DC5676"/>
    <w:rsid w:val="00DC7488"/>
    <w:rsid w:val="00DD204B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3085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7B99"/>
    <w:rsid w:val="00E04021"/>
    <w:rsid w:val="00E0405C"/>
    <w:rsid w:val="00E04E47"/>
    <w:rsid w:val="00E11272"/>
    <w:rsid w:val="00E14F08"/>
    <w:rsid w:val="00E15474"/>
    <w:rsid w:val="00E158F0"/>
    <w:rsid w:val="00E1698C"/>
    <w:rsid w:val="00E16DB5"/>
    <w:rsid w:val="00E1763D"/>
    <w:rsid w:val="00E1766C"/>
    <w:rsid w:val="00E17B7A"/>
    <w:rsid w:val="00E20674"/>
    <w:rsid w:val="00E21A39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4211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47AF"/>
    <w:rsid w:val="00EE48B6"/>
    <w:rsid w:val="00EE515F"/>
    <w:rsid w:val="00EE522D"/>
    <w:rsid w:val="00EF14D5"/>
    <w:rsid w:val="00EF376B"/>
    <w:rsid w:val="00EF7E08"/>
    <w:rsid w:val="00F043D9"/>
    <w:rsid w:val="00F04BF7"/>
    <w:rsid w:val="00F05860"/>
    <w:rsid w:val="00F06991"/>
    <w:rsid w:val="00F101FD"/>
    <w:rsid w:val="00F13843"/>
    <w:rsid w:val="00F16FDA"/>
    <w:rsid w:val="00F171F5"/>
    <w:rsid w:val="00F20FC8"/>
    <w:rsid w:val="00F21B54"/>
    <w:rsid w:val="00F24753"/>
    <w:rsid w:val="00F24850"/>
    <w:rsid w:val="00F316ED"/>
    <w:rsid w:val="00F32D07"/>
    <w:rsid w:val="00F368D2"/>
    <w:rsid w:val="00F36A8F"/>
    <w:rsid w:val="00F375F6"/>
    <w:rsid w:val="00F400D2"/>
    <w:rsid w:val="00F40C7A"/>
    <w:rsid w:val="00F40D81"/>
    <w:rsid w:val="00F42208"/>
    <w:rsid w:val="00F4256B"/>
    <w:rsid w:val="00F502F0"/>
    <w:rsid w:val="00F507C7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A5773"/>
    <w:rsid w:val="00FB049D"/>
    <w:rsid w:val="00FB09DD"/>
    <w:rsid w:val="00FB1DB0"/>
    <w:rsid w:val="00FC2272"/>
    <w:rsid w:val="00FC4CAF"/>
    <w:rsid w:val="00FD01A7"/>
    <w:rsid w:val="00FD1ABD"/>
    <w:rsid w:val="00FD37C0"/>
    <w:rsid w:val="00FD6BB1"/>
    <w:rsid w:val="00FE1F53"/>
    <w:rsid w:val="00FE2A9C"/>
    <w:rsid w:val="00FE6023"/>
    <w:rsid w:val="00FE66A6"/>
    <w:rsid w:val="00FE679C"/>
    <w:rsid w:val="00FF041F"/>
    <w:rsid w:val="00FF05B2"/>
    <w:rsid w:val="00FF05FE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68</TotalTime>
  <Pages>25</Pages>
  <Words>7133</Words>
  <Characters>40659</Characters>
  <Application>Microsoft Office Word</Application>
  <DocSecurity>0</DocSecurity>
  <Lines>338</Lines>
  <Paragraphs>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340</cp:revision>
  <dcterms:created xsi:type="dcterms:W3CDTF">2022-12-04T05:21:00Z</dcterms:created>
  <dcterms:modified xsi:type="dcterms:W3CDTF">2024-05-13T00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